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707ADFD3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C745B3" w:rsidRPr="00C745B3">
        <w:rPr>
          <w:rFonts w:ascii="Arial Nova" w:hAnsi="Arial Nova"/>
        </w:rPr>
        <w:t>BPplus_v1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5B30E609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</w:p>
    <w:p w14:paraId="55B7D14B" w14:textId="2D1FC022" w:rsidR="008C68DE" w:rsidRPr="00CE6D1F" w:rsidRDefault="008C68DE" w:rsidP="00925BCA">
      <w:pPr>
        <w:jc w:val="center"/>
      </w:pPr>
      <w:r w:rsidRPr="00CE6D1F">
        <w:t>(</w:t>
      </w:r>
      <w:r w:rsidR="00C745B3">
        <w:t>07</w:t>
      </w:r>
      <w:r w:rsidR="00DB1E32">
        <w:t>/</w:t>
      </w:r>
      <w:r w:rsidR="00B34305">
        <w:t>0</w:t>
      </w:r>
      <w:r w:rsidR="00C745B3">
        <w:t>3</w:t>
      </w:r>
      <w:r w:rsidRPr="00CE6D1F">
        <w:t>/20</w:t>
      </w:r>
      <w:r w:rsidR="004A50D9">
        <w:t>20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17D98422" w:rsidR="00B30660" w:rsidRPr="00CE6D1F" w:rsidRDefault="00B30660" w:rsidP="00C745B3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77FE4218" w14:textId="3BC55C8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703A86C8" w14:textId="4C6AE44E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0518E6F" w14:textId="340751CA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Pr="009260C5">
              <w:rPr>
                <w:rStyle w:val="Hyperlink"/>
                <w:noProof/>
              </w:rPr>
              <w:t>Using the 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Pr="009260C5">
              <w:rPr>
                <w:rStyle w:val="Hyperlink"/>
                <w:noProof/>
              </w:rPr>
              <w:t>Subendocardial viability ratio (SEV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Pr="009260C5">
              <w:rPr>
                <w:rStyle w:val="Hyperlink"/>
                <w:noProof/>
              </w:rPr>
              <w:t>Wave inten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Pr="009260C5">
              <w:rPr>
                <w:rStyle w:val="Hyperlink"/>
                <w:noProof/>
              </w:rPr>
              <w:t>Backward and forward pres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Pr="009260C5">
              <w:rPr>
                <w:rStyle w:val="Hyperlink"/>
                <w:noProof/>
              </w:rPr>
              <w:t>Known proble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Pr="009260C5">
              <w:rPr>
                <w:rStyle w:val="Hyperlink"/>
                <w:noProof/>
              </w:rPr>
              <w:t>Data diction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BA37C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Pr="009260C5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4912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45D8FCBE" w:rsidR="008C68DE" w:rsidRDefault="00C745B3" w:rsidP="00691735">
      <w:r w:rsidRPr="00C745B3">
        <w:t>BPplus_v12</w:t>
      </w:r>
      <w:r w:rsidR="008C68DE" w:rsidRPr="00CE6D1F">
        <w:t xml:space="preserve"> runs a matlab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cor©</w:t>
      </w:r>
      <w:r>
        <w:noBreakHyphen/>
      </w:r>
      <w:r w:rsidR="00B357AE">
        <w:t>derived files.</w:t>
      </w:r>
      <w:r w:rsidR="00691735">
        <w:t xml:space="preserve">  A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>
        <w:t xml:space="preserve"> from those described in the paper by Davies et al</w:t>
      </w:r>
      <w:r w:rsidR="00691735">
        <w:t>.</w:t>
      </w:r>
      <w:r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 w:rsidRPr="00C745B3">
        <w:rPr>
          <w:color w:val="0070C0"/>
        </w:rPr>
        <w:t>BPPdata</w:t>
      </w:r>
    </w:p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7777777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C745B3" w:rsidRPr="00C745B3">
        <w:rPr>
          <w:color w:val="0070C0"/>
        </w:rPr>
        <w:t xml:space="preserve">BPplus_v12 </w:t>
      </w:r>
    </w:p>
    <w:p w14:paraId="3831E60C" w14:textId="201B4915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19448841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wmf files</w:t>
      </w:r>
      <w:r w:rsidR="00E53148">
        <w:t xml:space="preserve"> </w:t>
      </w:r>
      <w:r w:rsidR="00147C43">
        <w:t>(the</w:t>
      </w:r>
      <w:r>
        <w:t>se</w:t>
      </w:r>
      <w:r w:rsidR="00147C43">
        <w:t xml:space="preserve"> </w:t>
      </w:r>
      <w:r>
        <w:t>are</w:t>
      </w:r>
      <w:r w:rsidR="00147C43">
        <w:t xml:space="preserve"> useful for import into Microsoft Word and PowerPoint).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C2060C" w14:paraId="52AD4C99" w14:textId="77777777" w:rsidTr="00C2060C">
        <w:tc>
          <w:tcPr>
            <w:tcW w:w="3005" w:type="dxa"/>
          </w:tcPr>
          <w:p w14:paraId="3A9F1DA6" w14:textId="7D6B516E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191FF48E" wp14:editId="20AFD529">
                  <wp:extent cx="1706251" cy="1280246"/>
                  <wp:effectExtent l="0" t="0" r="825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MeasData_00480.wm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27383" cy="12961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</w:tcPr>
          <w:p w14:paraId="0541482B" w14:textId="28EB9812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135C43A" wp14:editId="7D70464B">
                  <wp:extent cx="1746340" cy="1310326"/>
                  <wp:effectExtent l="0" t="0" r="6350" b="444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MeasData_00480fb.wm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7348" cy="13410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</w:tcPr>
          <w:p w14:paraId="347A4B73" w14:textId="2047748D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04EF600" wp14:editId="1359F65E">
                  <wp:extent cx="1685826" cy="126492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MeasData_00480w.wmf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6056" cy="12876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6794FE85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>
        <w:rPr>
          <w:i/>
          <w:color w:val="0070C0"/>
        </w:rPr>
        <w:t>BPplus_v12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t>Subendocardial viability ratio (SEVR)</w:t>
      </w:r>
      <w:bookmarkEnd w:id="2"/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5CDAA7A4">
            <wp:extent cx="4791710" cy="36639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3663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250443CB" w:rsidR="00645922" w:rsidRDefault="00645922" w:rsidP="00B71DE2">
      <w:r>
        <w:t>SEVR (aka Buckberg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</w:t>
      </w:r>
      <w:r>
        <w:lastRenderedPageBreak/>
        <w:t xml:space="preserve">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r w:rsidR="00040781" w:rsidRPr="00040781">
        <w:rPr>
          <w:rFonts w:ascii="Times New Roman" w:hAnsi="Times New Roman" w:cs="Times New Roman"/>
        </w:rPr>
        <w:t>dp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r w:rsidR="003D3255" w:rsidRPr="003D3255">
        <w:rPr>
          <w:rFonts w:cs="Times New Roman"/>
        </w:rPr>
        <w:t xml:space="preserve">medRxiv 2020.01.22.20018457; doi: </w:t>
      </w:r>
      <w:hyperlink r:id="rId15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>Known problems</w:t>
      </w:r>
      <w:bookmarkEnd w:id="5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bookmarkStart w:id="6" w:name="_GoBack"/>
      <w:bookmarkEnd w:id="6"/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lastRenderedPageBreak/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Spygmocor version of this script so differs in some aspect from the anticipated message for BP+ version. </w:t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7" w:name="_Toc34491236"/>
      <w:r w:rsidRPr="00CE6D1F">
        <w:rPr>
          <w:rFonts w:ascii="Arial Nova" w:hAnsi="Arial Nova"/>
        </w:rPr>
        <w:t>Data dictionary</w:t>
      </w:r>
      <w:bookmarkEnd w:id="7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lastRenderedPageBreak/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r>
              <w:rPr>
                <w:sz w:val="22"/>
              </w:rPr>
              <w:t>re_aosevr</w:t>
            </w:r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basevr</w:t>
            </w:r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quality</w:t>
            </w:r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8" w:name="_Toc34491237"/>
      <w:r w:rsidRPr="00CE6D1F">
        <w:rPr>
          <w:rFonts w:ascii="Arial Nova" w:hAnsi="Arial Nova"/>
        </w:rPr>
        <w:t>References</w:t>
      </w:r>
      <w:bookmarkEnd w:id="8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49997686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16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80000287" w:usb1="00000002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994EC0E" w14:textId="0E6C997A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1"/>
  <w:defaultTabStop w:val="720"/>
  <w:characterSpacingControl w:val="doNotCompress"/>
  <w:hdrShapeDefaults>
    <o:shapedefaults v:ext="edit" spidmax="10241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147C43"/>
    <w:rsid w:val="00181000"/>
    <w:rsid w:val="001A1AC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45922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wm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wmf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wmf"/><Relationship Id="rId5" Type="http://schemas.openxmlformats.org/officeDocument/2006/relationships/styles" Target="styles.xml"/><Relationship Id="rId15" Type="http://schemas.openxmlformats.org/officeDocument/2006/relationships/hyperlink" Target="https://doi.org/10.1101/2020.01.22.20018457" TargetMode="Externa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1FA95DA-B8A3-4E02-9854-DF17D1A90B6A}">
  <ds:schemaRefs>
    <ds:schemaRef ds:uri="http://www.w3.org/XML/1998/namespace"/>
    <ds:schemaRef ds:uri="http://purl.org/dc/dcmitype/"/>
    <ds:schemaRef ds:uri="fbf55dcd-4639-44ff-a973-cfea673ddb97"/>
    <ds:schemaRef ds:uri="http://schemas.microsoft.com/office/2006/documentManagement/types"/>
    <ds:schemaRef ds:uri="http://schemas.openxmlformats.org/package/2006/metadata/core-properties"/>
    <ds:schemaRef ds:uri="cb1b40bb-8b49-480e-88ea-d51ea44f2142"/>
    <ds:schemaRef ds:uri="http://schemas.microsoft.com/office/infopath/2007/PartnerControls"/>
    <ds:schemaRef ds:uri="http://schemas.microsoft.com/office/2006/metadata/properties"/>
    <ds:schemaRef ds:uri="http://purl.org/dc/terms/"/>
    <ds:schemaRef ds:uri="http://purl.org/dc/elements/1.1/"/>
  </ds:schemaRefs>
</ds:datastoreItem>
</file>

<file path=customXml/itemProps4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660</Words>
  <Characters>946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5</cp:revision>
  <dcterms:created xsi:type="dcterms:W3CDTF">2020-03-07T16:15:00Z</dcterms:created>
  <dcterms:modified xsi:type="dcterms:W3CDTF">2020-03-07T16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